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AE0F4A" w14:textId="6446B2B5" w:rsidR="00E11E92" w:rsidRPr="005B3FF5" w:rsidRDefault="005B3FF5" w:rsidP="0015417F">
      <w:pPr>
        <w:pStyle w:val="Title"/>
        <w:rPr>
          <w:sz w:val="32"/>
          <w:szCs w:val="32"/>
        </w:rPr>
      </w:pPr>
      <w:r>
        <w:rPr>
          <w:sz w:val="32"/>
          <w:szCs w:val="32"/>
        </w:rPr>
        <w:t xml:space="preserve">Characterisation of ligand-receptor interactions of the Wnt </w:t>
      </w:r>
      <w:proofErr w:type="spellStart"/>
      <w:r>
        <w:rPr>
          <w:sz w:val="32"/>
          <w:szCs w:val="32"/>
        </w:rPr>
        <w:t>signaling</w:t>
      </w:r>
      <w:proofErr w:type="spellEnd"/>
      <w:r>
        <w:rPr>
          <w:sz w:val="32"/>
          <w:szCs w:val="32"/>
        </w:rPr>
        <w:t xml:space="preserve"> pathway by </w:t>
      </w:r>
      <w:r w:rsidR="000C3582" w:rsidRPr="005B3FF5">
        <w:rPr>
          <w:sz w:val="32"/>
          <w:szCs w:val="32"/>
        </w:rPr>
        <w:t xml:space="preserve">Fluorescence Cross-Correlation </w:t>
      </w:r>
      <w:r>
        <w:rPr>
          <w:sz w:val="32"/>
          <w:szCs w:val="32"/>
        </w:rPr>
        <w:t>Spectroscopy</w:t>
      </w:r>
      <w:r w:rsidR="000C3582" w:rsidRPr="005B3FF5">
        <w:rPr>
          <w:sz w:val="32"/>
          <w:szCs w:val="32"/>
        </w:rPr>
        <w:t xml:space="preserve"> </w:t>
      </w:r>
    </w:p>
    <w:p w14:paraId="5D7AE4A8" w14:textId="77777777" w:rsidR="00581465" w:rsidRDefault="00581465" w:rsidP="00581465"/>
    <w:p w14:paraId="4DCA410F" w14:textId="545BB6A6" w:rsidR="00581465" w:rsidRDefault="00581465" w:rsidP="00581465">
      <w:proofErr w:type="spellStart"/>
      <w:r>
        <w:t>Github</w:t>
      </w:r>
      <w:proofErr w:type="spellEnd"/>
      <w:r>
        <w:t xml:space="preserve"> URL: </w:t>
      </w:r>
    </w:p>
    <w:p w14:paraId="208D4FCB" w14:textId="210B6910" w:rsidR="000C3582" w:rsidRDefault="008C1F59" w:rsidP="00581465">
      <w:pPr>
        <w:pStyle w:val="Heading2"/>
      </w:pPr>
      <w:r>
        <w:t>Introduction</w:t>
      </w:r>
    </w:p>
    <w:p w14:paraId="475576AB" w14:textId="18DE36EE" w:rsidR="0085248A" w:rsidRDefault="00F11788" w:rsidP="00480E2B">
      <w:r>
        <w:t>Fluorescence correlation spectroscopy (FCS) is a method that employs fluorescence microscopy tools to determi</w:t>
      </w:r>
      <w:r w:rsidR="00A37885">
        <w:t>ne intracellular single-molecule</w:t>
      </w:r>
      <w:r>
        <w:t xml:space="preserve"> dynamics. FCS measures </w:t>
      </w:r>
      <w:r w:rsidR="00A37885">
        <w:t xml:space="preserve">temporal </w:t>
      </w:r>
      <w:r>
        <w:t xml:space="preserve">fluorescent intensity fluctuations </w:t>
      </w:r>
      <w:r w:rsidR="00A37885">
        <w:t xml:space="preserve">produced by a single fluorophore </w:t>
      </w:r>
      <w:r>
        <w:t xml:space="preserve">within an observation volume.  </w:t>
      </w:r>
      <w:r w:rsidR="00964D6C">
        <w:t>Fluorescently tagged</w:t>
      </w:r>
      <w:r w:rsidR="00A37885">
        <w:t xml:space="preserve"> molecules or proteins diffusing in and out of a small observation window</w:t>
      </w:r>
      <w:r w:rsidR="00964D6C">
        <w:t xml:space="preserve"> </w:t>
      </w:r>
      <w:r w:rsidR="00A37885">
        <w:t xml:space="preserve">result in fluctuating light intensity. The quantification of these </w:t>
      </w:r>
      <w:r w:rsidR="00717609">
        <w:t>light</w:t>
      </w:r>
      <w:r w:rsidR="00A37885">
        <w:t xml:space="preserve"> intensity signals can be used</w:t>
      </w:r>
      <w:r w:rsidR="00717609">
        <w:t xml:space="preserve"> to calculate the concentration of fluorescent particles and their diffusion in and out of the observation volume </w:t>
      </w:r>
      <w:r w:rsidR="00530FA0">
        <w:fldChar w:fldCharType="begin"/>
      </w:r>
      <w:r w:rsidR="00530FA0">
        <w:instrText xml:space="preserve"> ADDIN EN.CITE &lt;EndNote&gt;&lt;Cite&gt;&lt;Author&gt;Krieger&lt;/Author&gt;&lt;Year&gt;2015&lt;/Year&gt;&lt;IDText&gt;Imaging fluorescence (cross-) correlation spectroscopy in live cells and organisms&lt;/IDText&gt;&lt;DisplayText&gt;(1)&lt;/DisplayText&gt;&lt;record&gt;&lt;dates&gt;&lt;pub-dates&gt;&lt;date&gt;2015-12-01&lt;/date&gt;&lt;/pub-dates&gt;&lt;year&gt;2015&lt;/year&gt;&lt;/dates&gt;&lt;isbn&gt;1754-2189&lt;/isbn&gt;&lt;titles&gt;&lt;title&gt;Imaging fluorescence (cross-) correlation spectroscopy in live cells and organisms&lt;/title&gt;&lt;secondary-title&gt;Nature Protocols&lt;/secondary-title&gt;&lt;/titles&gt;&lt;pages&gt;1948-1974&lt;/pages&gt;&lt;number&gt;12&lt;/number&gt;&lt;access-date&gt;2021-01-18T14:23:34&lt;/access-date&gt;&lt;contributors&gt;&lt;authors&gt;&lt;author&gt;Krieger, Jan W&lt;/author&gt;&lt;author&gt;Singh, Anand P&lt;/author&gt;&lt;author&gt;Bag, Nirmalya&lt;/author&gt;&lt;author&gt;Garbe, Christoph S&lt;/author&gt;&lt;author&gt;Saunders, Timothy E&lt;/author&gt;&lt;author&gt;Langowski, Jörg&lt;/author&gt;&lt;author&gt;Wohland, Thorsten&lt;/author&gt;&lt;/authors&gt;&lt;/contributors&gt;&lt;added-date format="utc"&gt;1610979824&lt;/added-date&gt;&lt;ref-type name="Journal Article"&gt;17&lt;/ref-type&gt;&lt;rec-number&gt;1087&lt;/rec-number&gt;&lt;publisher&gt;Springer Science and Business Media LLC&lt;/publisher&gt;&lt;last-updated-date format="utc"&gt;1610979825&lt;/last-updated-date&gt;&lt;electronic-resource-num&gt;10.1038/nprot.2015.100&lt;/electronic-resource-num&gt;&lt;volume&gt;10&lt;/volume&gt;&lt;/record&gt;&lt;/Cite&gt;&lt;/EndNote&gt;</w:instrText>
      </w:r>
      <w:r w:rsidR="00530FA0">
        <w:fldChar w:fldCharType="separate"/>
      </w:r>
      <w:r w:rsidR="00530FA0">
        <w:rPr>
          <w:noProof/>
        </w:rPr>
        <w:t>(1)</w:t>
      </w:r>
      <w:r w:rsidR="00530FA0">
        <w:fldChar w:fldCharType="end"/>
      </w:r>
      <w:r w:rsidR="00717609">
        <w:t>.</w:t>
      </w:r>
      <w:r w:rsidR="00964D6C">
        <w:t xml:space="preserve"> </w:t>
      </w:r>
      <w:r w:rsidR="0085248A">
        <w:t xml:space="preserve">Fluorescence cross-correlation </w:t>
      </w:r>
      <w:r w:rsidR="00964D6C">
        <w:t>spectroscopy</w:t>
      </w:r>
      <w:r w:rsidR="0085248A">
        <w:t xml:space="preserve"> (FCCS) is a</w:t>
      </w:r>
      <w:r w:rsidR="004E7333">
        <w:t xml:space="preserve">n </w:t>
      </w:r>
      <w:r w:rsidR="0085248A">
        <w:t>extension of FCS technology that</w:t>
      </w:r>
      <w:r w:rsidR="00974CF4">
        <w:t xml:space="preserve"> uses two distinct fluorophores to label two molecules. The light intensity of the two fluorophores is recorded in two separate channels </w:t>
      </w:r>
      <w:r w:rsidR="004E7333">
        <w:t>within a small observation volume. T</w:t>
      </w:r>
      <w:r w:rsidR="00974CF4">
        <w:t>he quantification of these signals can be used to calculate molecular interactions</w:t>
      </w:r>
      <w:r w:rsidR="007A7CC2">
        <w:t xml:space="preserve"> </w:t>
      </w:r>
      <w:r w:rsidR="007A7CC2">
        <w:fldChar w:fldCharType="begin"/>
      </w:r>
      <w:r w:rsidR="007A7CC2">
        <w:instrText xml:space="preserve"> ADDIN EN.CITE &lt;EndNote&gt;&lt;Cite&gt;&lt;Author&gt;Krieger&lt;/Author&gt;&lt;Year&gt;2015&lt;/Year&gt;&lt;IDText&gt;Imaging fluorescence (cross-) correlation spectroscopy in live cells and organisms&lt;/IDText&gt;&lt;DisplayText&gt;(1)&lt;/DisplayText&gt;&lt;record&gt;&lt;dates&gt;&lt;pub-dates&gt;&lt;date&gt;2015-12-01&lt;/date&gt;&lt;/pub-dates&gt;&lt;year&gt;2015&lt;/year&gt;&lt;/dates&gt;&lt;isbn&gt;1754-2189&lt;/isbn&gt;&lt;titles&gt;&lt;title&gt;Imaging fluorescence (cross-) correlation spectroscopy in live cells and organisms&lt;/title&gt;&lt;secondary-title&gt;Nature Protocols&lt;/secondary-title&gt;&lt;/titles&gt;&lt;pages&gt;1948-1974&lt;/pages&gt;&lt;number&gt;12&lt;/number&gt;&lt;access-date&gt;2021-01-18T14:23:34&lt;/access-date&gt;&lt;contributors&gt;&lt;authors&gt;&lt;author&gt;Krieger, Jan W&lt;/author&gt;&lt;author&gt;Singh, Anand P&lt;/author&gt;&lt;author&gt;Bag, Nirmalya&lt;/author&gt;&lt;author&gt;Garbe, Christoph S&lt;/author&gt;&lt;author&gt;Saunders, Timothy E&lt;/author&gt;&lt;author&gt;Langowski, Jörg&lt;/author&gt;&lt;author&gt;Wohland, Thorsten&lt;/author&gt;&lt;/authors&gt;&lt;/contributors&gt;&lt;added-date format="utc"&gt;1610979824&lt;/added-date&gt;&lt;ref-type name="Journal Article"&gt;17&lt;/ref-type&gt;&lt;rec-number&gt;1087&lt;/rec-number&gt;&lt;publisher&gt;Springer Science and Business Media LLC&lt;/publisher&gt;&lt;last-updated-date format="utc"&gt;1610979825&lt;/last-updated-date&gt;&lt;electronic-resource-num&gt;10.1038/nprot.2015.100&lt;/electronic-resource-num&gt;&lt;volume&gt;10&lt;/volume&gt;&lt;/record&gt;&lt;/Cite&gt;&lt;/EndNote&gt;</w:instrText>
      </w:r>
      <w:r w:rsidR="007A7CC2">
        <w:fldChar w:fldCharType="separate"/>
      </w:r>
      <w:r w:rsidR="007A7CC2">
        <w:rPr>
          <w:noProof/>
        </w:rPr>
        <w:t>(1)</w:t>
      </w:r>
      <w:r w:rsidR="007A7CC2">
        <w:fldChar w:fldCharType="end"/>
      </w:r>
      <w:r w:rsidR="00974CF4">
        <w:t>.</w:t>
      </w:r>
      <w:r w:rsidR="00580602">
        <w:t xml:space="preserve"> FCCS technology has successfully been used to </w:t>
      </w:r>
      <w:r w:rsidR="00854B9C">
        <w:t>quantify</w:t>
      </w:r>
      <w:r w:rsidR="00580602">
        <w:t xml:space="preserve"> ligand-receptor interactions</w:t>
      </w:r>
      <w:r w:rsidR="00854B9C">
        <w:t xml:space="preserve"> in cell </w:t>
      </w:r>
      <w:proofErr w:type="spellStart"/>
      <w:r w:rsidR="00854B9C">
        <w:t>signaling</w:t>
      </w:r>
      <w:proofErr w:type="spellEnd"/>
      <w:r w:rsidR="00854B9C">
        <w:t xml:space="preserve"> pathways </w:t>
      </w:r>
      <w:r w:rsidR="00580602">
        <w:rPr>
          <w:i/>
          <w:iCs/>
        </w:rPr>
        <w:t xml:space="preserve">in vivo </w:t>
      </w:r>
      <w:r w:rsidR="00580602">
        <w:t xml:space="preserve">and </w:t>
      </w:r>
      <w:r w:rsidR="00580602">
        <w:rPr>
          <w:i/>
          <w:iCs/>
        </w:rPr>
        <w:t>in vitro</w:t>
      </w:r>
      <w:r w:rsidR="00284D46">
        <w:rPr>
          <w:i/>
          <w:iCs/>
        </w:rPr>
        <w:t xml:space="preserve"> </w:t>
      </w:r>
      <w:r w:rsidR="00284D46" w:rsidRPr="00284D46">
        <w:fldChar w:fldCharType="begin">
          <w:fldData xml:space="preserve">PEVuZE5vdGU+PENpdGU+PEF1dGhvcj5Id2FuZzwvQXV0aG9yPjxZZWFyPjIwMDU8L1llYXI+PElE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=
</w:fldData>
        </w:fldChar>
      </w:r>
      <w:r w:rsidR="00964D6C">
        <w:instrText xml:space="preserve"> ADDIN EN.CITE </w:instrText>
      </w:r>
      <w:r w:rsidR="00964D6C">
        <w:fldChar w:fldCharType="begin">
          <w:fldData xml:space="preserve">PEVuZE5vdGU+PENpdGU+PEF1dGhvcj5Id2FuZzwvQXV0aG9yPjxZZWFyPjIwMDU8L1llYXI+PElE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=
</w:fldData>
        </w:fldChar>
      </w:r>
      <w:r w:rsidR="00964D6C">
        <w:instrText xml:space="preserve"> ADDIN EN.CITE.DATA </w:instrText>
      </w:r>
      <w:r w:rsidR="00964D6C">
        <w:fldChar w:fldCharType="end"/>
      </w:r>
      <w:r w:rsidR="00284D46" w:rsidRPr="00284D46">
        <w:fldChar w:fldCharType="separate"/>
      </w:r>
      <w:r w:rsidR="00964D6C">
        <w:rPr>
          <w:noProof/>
        </w:rPr>
        <w:t>(2-5)</w:t>
      </w:r>
      <w:r w:rsidR="00284D46" w:rsidRPr="00284D46">
        <w:fldChar w:fldCharType="end"/>
      </w:r>
      <w:r w:rsidR="00580602">
        <w:t>.</w:t>
      </w:r>
    </w:p>
    <w:p w14:paraId="1FEDF545" w14:textId="1E4E0D8D" w:rsidR="00EF2D0A" w:rsidRDefault="00EF2D0A" w:rsidP="00480E2B">
      <w:r>
        <w:t xml:space="preserve">The Wnt </w:t>
      </w:r>
      <w:proofErr w:type="spellStart"/>
      <w:r>
        <w:t>signaling</w:t>
      </w:r>
      <w:proofErr w:type="spellEnd"/>
      <w:r>
        <w:t xml:space="preserve"> pathway is involved in a multitude of developmental processes and </w:t>
      </w:r>
      <w:r w:rsidR="00C938AD">
        <w:t xml:space="preserve">has been </w:t>
      </w:r>
      <w:r>
        <w:t xml:space="preserve">implicated in disease. Wnt </w:t>
      </w:r>
      <w:proofErr w:type="spellStart"/>
      <w:r>
        <w:t>signaling</w:t>
      </w:r>
      <w:proofErr w:type="spellEnd"/>
      <w:r>
        <w:t xml:space="preserve"> begins in a cell</w:t>
      </w:r>
      <w:r w:rsidR="00C938AD">
        <w:t xml:space="preserve"> which produces</w:t>
      </w:r>
      <w:r>
        <w:t xml:space="preserve"> Wnt protein ligands which are secreted into the extracellular matrix or loaded onto the cell membrane. These Wnt ligands </w:t>
      </w:r>
      <w:r w:rsidR="00C938AD">
        <w:t>are actively</w:t>
      </w:r>
      <w:r>
        <w:t xml:space="preserve"> transported through cell membrane extensions (known as </w:t>
      </w:r>
      <w:proofErr w:type="spellStart"/>
      <w:r>
        <w:t>cytonemes</w:t>
      </w:r>
      <w:proofErr w:type="spellEnd"/>
      <w:r>
        <w:t>) to a receiving cell. The Wnt ligand interacts with a receptor on a receiving cell which induces an intracellular signal transduction cascad</w:t>
      </w:r>
      <w:r w:rsidR="00C938AD">
        <w:t xml:space="preserve">e </w:t>
      </w:r>
      <w:r w:rsidR="00691C36">
        <w:t>that</w:t>
      </w:r>
      <w:r w:rsidR="00C938AD">
        <w:t xml:space="preserve"> ultimately leads to ch</w:t>
      </w:r>
      <w:r>
        <w:t xml:space="preserve">anges </w:t>
      </w:r>
      <w:r w:rsidR="00C938AD">
        <w:t>in</w:t>
      </w:r>
      <w:r>
        <w:t xml:space="preserve"> gene expression, cell polarity and cell migration in the receiving cell. </w:t>
      </w:r>
      <w:r w:rsidR="00C938AD">
        <w:t xml:space="preserve">Frizzled proteins are </w:t>
      </w:r>
      <w:r w:rsidR="0094104D">
        <w:t>th</w:t>
      </w:r>
      <w:r w:rsidR="00CE5596">
        <w:t>e main</w:t>
      </w:r>
      <w:r w:rsidR="0094104D">
        <w:t xml:space="preserve"> recep</w:t>
      </w:r>
      <w:r w:rsidR="00C938AD">
        <w:t xml:space="preserve">tors </w:t>
      </w:r>
      <w:r w:rsidR="0094104D">
        <w:t>that mediate Wnt ligand binding</w:t>
      </w:r>
      <w:r w:rsidR="00691C36">
        <w:t>.</w:t>
      </w:r>
    </w:p>
    <w:p w14:paraId="36546736" w14:textId="5E5EE40E" w:rsidR="008C1F59" w:rsidRDefault="008C1F59" w:rsidP="00581465">
      <w:pPr>
        <w:pStyle w:val="Heading2"/>
      </w:pPr>
      <w:r>
        <w:t>Methods</w:t>
      </w:r>
    </w:p>
    <w:p w14:paraId="5965A6AA" w14:textId="27ACE0A3" w:rsidR="00581465" w:rsidRPr="00CE5596" w:rsidRDefault="00CE5596" w:rsidP="00CE5596">
      <w:r>
        <w:t xml:space="preserve">This </w:t>
      </w:r>
      <w:r w:rsidR="0098607A">
        <w:t>data was obtained from</w:t>
      </w:r>
      <w:r>
        <w:t xml:space="preserve"> Chengting Zhang (PhD student) in the Scholpp lab at the Living Systems Institute, University of Exeter</w:t>
      </w:r>
      <w:r w:rsidR="00CE4DAA">
        <w:t xml:space="preserve"> and funded by the China Scholarship Council</w:t>
      </w:r>
      <w:r>
        <w:t>.</w:t>
      </w:r>
      <w:r w:rsidR="00C61F6C">
        <w:t xml:space="preserve"> </w:t>
      </w:r>
      <w:r w:rsidR="00300E27">
        <w:t>CZ re</w:t>
      </w:r>
      <w:r w:rsidR="00C61F6C">
        <w:t>corded FCCS measurements from zebrafish</w:t>
      </w:r>
      <w:r w:rsidR="00300E27">
        <w:t xml:space="preserve"> embryos</w:t>
      </w:r>
      <w:r w:rsidR="00C61F6C">
        <w:t xml:space="preserve"> expressing yellow fluorescent protein-tagged Frizzled-7a (Fzd7a-YFP) and membrane Cherry-tagged Wnt8a (Wnt8a-m</w:t>
      </w:r>
      <w:r w:rsidR="00300E27">
        <w:t>C</w:t>
      </w:r>
      <w:r w:rsidR="00C61F6C">
        <w:t>herry)</w:t>
      </w:r>
      <w:r w:rsidR="00300E27">
        <w:t>.</w:t>
      </w:r>
    </w:p>
    <w:p w14:paraId="070A1E7F" w14:textId="2E328DA8" w:rsidR="00530FA0" w:rsidRDefault="008C1F59" w:rsidP="00581465">
      <w:pPr>
        <w:pStyle w:val="Heading2"/>
      </w:pPr>
      <w:r>
        <w:t>Results</w:t>
      </w:r>
      <w:r w:rsidR="00EE3B19">
        <w:t xml:space="preserve"> and Discussion</w:t>
      </w:r>
    </w:p>
    <w:p w14:paraId="64712199" w14:textId="7EDCC903" w:rsidR="00581465" w:rsidRPr="00581465" w:rsidRDefault="00581465" w:rsidP="00581465">
      <w:r>
        <w:t>This python script enables the user to quickly determine the dissociation constant, K</w:t>
      </w:r>
      <w:r>
        <w:rPr>
          <w:vertAlign w:val="subscript"/>
        </w:rPr>
        <w:t>D</w:t>
      </w:r>
      <w:r>
        <w:t>, of wnt8a-Fzd7a complexes in zebrafish</w:t>
      </w:r>
      <w:r w:rsidR="00CA6B73">
        <w:t xml:space="preserve">. To help the user further understand the FCCS data obtained, the script also provides scatter plots of concentration data of the ligand, </w:t>
      </w:r>
      <w:proofErr w:type="gramStart"/>
      <w:r w:rsidR="00CA6B73">
        <w:t>receptor</w:t>
      </w:r>
      <w:proofErr w:type="gramEnd"/>
      <w:r w:rsidR="00CA6B73">
        <w:t xml:space="preserve"> and the ligand-receptor protein complex. </w:t>
      </w:r>
      <w:r w:rsidR="00094009">
        <w:t xml:space="preserve"> </w:t>
      </w:r>
    </w:p>
    <w:p w14:paraId="47B368CB" w14:textId="77777777" w:rsidR="00964D6C" w:rsidRPr="00964D6C" w:rsidRDefault="00530FA0" w:rsidP="005B3FF5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64D6C" w:rsidRPr="00964D6C">
        <w:rPr>
          <w:noProof/>
        </w:rPr>
        <w:t>1.</w:t>
      </w:r>
      <w:r w:rsidR="00964D6C" w:rsidRPr="00964D6C">
        <w:rPr>
          <w:noProof/>
        </w:rPr>
        <w:tab/>
        <w:t xml:space="preserve">Krieger, J. W., Singh, A. P., Bag, N., Garbe, C. S., Saunders, T. E., Langowski, J., and Wohland, T. (2015) Imaging fluorescence (cross-) correlation spectroscopy in live cells and organisms. </w:t>
      </w:r>
      <w:r w:rsidR="00964D6C" w:rsidRPr="00964D6C">
        <w:rPr>
          <w:i/>
          <w:noProof/>
        </w:rPr>
        <w:t>Nature Protocols</w:t>
      </w:r>
      <w:r w:rsidR="00964D6C" w:rsidRPr="00964D6C">
        <w:rPr>
          <w:noProof/>
        </w:rPr>
        <w:t xml:space="preserve"> </w:t>
      </w:r>
      <w:r w:rsidR="00964D6C" w:rsidRPr="00964D6C">
        <w:rPr>
          <w:b/>
          <w:noProof/>
        </w:rPr>
        <w:t>10</w:t>
      </w:r>
      <w:r w:rsidR="00964D6C" w:rsidRPr="00964D6C">
        <w:rPr>
          <w:noProof/>
        </w:rPr>
        <w:t>, 1948-1974</w:t>
      </w:r>
    </w:p>
    <w:p w14:paraId="2FCE0A8F" w14:textId="77777777" w:rsidR="00964D6C" w:rsidRPr="00964D6C" w:rsidRDefault="00964D6C" w:rsidP="005B3FF5">
      <w:pPr>
        <w:rPr>
          <w:noProof/>
        </w:rPr>
      </w:pPr>
      <w:r w:rsidRPr="00964D6C">
        <w:rPr>
          <w:noProof/>
        </w:rPr>
        <w:t>2.</w:t>
      </w:r>
      <w:r w:rsidRPr="00964D6C">
        <w:rPr>
          <w:noProof/>
        </w:rPr>
        <w:tab/>
        <w:t xml:space="preserve">Hwang, L. C., and Wohland, T. (2005) Single wavelength excitation fluorescence cross-correlation spectroscopy with spectrally similar fluorophores: Resolution for binding studies. </w:t>
      </w:r>
      <w:r w:rsidRPr="00964D6C">
        <w:rPr>
          <w:i/>
          <w:noProof/>
        </w:rPr>
        <w:t>The Journal of Chemical Physics</w:t>
      </w:r>
      <w:r w:rsidRPr="00964D6C">
        <w:rPr>
          <w:noProof/>
        </w:rPr>
        <w:t xml:space="preserve"> </w:t>
      </w:r>
      <w:r w:rsidRPr="00964D6C">
        <w:rPr>
          <w:b/>
          <w:noProof/>
        </w:rPr>
        <w:t>122</w:t>
      </w:r>
      <w:r w:rsidRPr="00964D6C">
        <w:rPr>
          <w:noProof/>
        </w:rPr>
        <w:t>, 114708</w:t>
      </w:r>
    </w:p>
    <w:p w14:paraId="019EC1F7" w14:textId="77777777" w:rsidR="00964D6C" w:rsidRPr="00964D6C" w:rsidRDefault="00964D6C" w:rsidP="005B3FF5">
      <w:pPr>
        <w:rPr>
          <w:noProof/>
        </w:rPr>
      </w:pPr>
      <w:r w:rsidRPr="00964D6C">
        <w:rPr>
          <w:noProof/>
        </w:rPr>
        <w:t>3.</w:t>
      </w:r>
      <w:r w:rsidRPr="00964D6C">
        <w:rPr>
          <w:noProof/>
        </w:rPr>
        <w:tab/>
        <w:t xml:space="preserve">Hwang, L. C., Gösch, M., Lasser, T., and Wohland, T. (2006) Simultaneous Multicolor Fluorescence Cross-Correlation Spectroscopy to Detect Higher Order Molecular Interactions Using Single Wavelength Laser Excitation. </w:t>
      </w:r>
      <w:r w:rsidRPr="00964D6C">
        <w:rPr>
          <w:i/>
          <w:noProof/>
        </w:rPr>
        <w:t>Biophysical Journal</w:t>
      </w:r>
      <w:r w:rsidRPr="00964D6C">
        <w:rPr>
          <w:noProof/>
        </w:rPr>
        <w:t xml:space="preserve"> </w:t>
      </w:r>
      <w:r w:rsidRPr="00964D6C">
        <w:rPr>
          <w:b/>
          <w:noProof/>
        </w:rPr>
        <w:t>91</w:t>
      </w:r>
      <w:r w:rsidRPr="00964D6C">
        <w:rPr>
          <w:noProof/>
        </w:rPr>
        <w:t>, 715-727</w:t>
      </w:r>
    </w:p>
    <w:p w14:paraId="048BCB54" w14:textId="77777777" w:rsidR="00964D6C" w:rsidRPr="00964D6C" w:rsidRDefault="00964D6C" w:rsidP="005B3FF5">
      <w:pPr>
        <w:rPr>
          <w:noProof/>
        </w:rPr>
      </w:pPr>
      <w:r w:rsidRPr="00964D6C">
        <w:rPr>
          <w:noProof/>
        </w:rPr>
        <w:lastRenderedPageBreak/>
        <w:t>4.</w:t>
      </w:r>
      <w:r w:rsidRPr="00964D6C">
        <w:rPr>
          <w:noProof/>
        </w:rPr>
        <w:tab/>
        <w:t xml:space="preserve">Liu, P., Sudhaharan, T., Koh, R. M. L., Hwang, L. C., Ahmed, S., Maruyama, I. N., and Wohland, T. (2007) Investigation of the Dimerization of Proteins from the Epidermal Growth Factor Receptor Family by Single Wavelength Fluorescence Cross-Correlation Spectroscopy. </w:t>
      </w:r>
      <w:r w:rsidRPr="00964D6C">
        <w:rPr>
          <w:i/>
          <w:noProof/>
        </w:rPr>
        <w:t>Biophysical Journal</w:t>
      </w:r>
      <w:r w:rsidRPr="00964D6C">
        <w:rPr>
          <w:noProof/>
        </w:rPr>
        <w:t xml:space="preserve"> </w:t>
      </w:r>
      <w:r w:rsidRPr="00964D6C">
        <w:rPr>
          <w:b/>
          <w:noProof/>
        </w:rPr>
        <w:t>93</w:t>
      </w:r>
      <w:r w:rsidRPr="00964D6C">
        <w:rPr>
          <w:noProof/>
        </w:rPr>
        <w:t>, 684-698</w:t>
      </w:r>
    </w:p>
    <w:p w14:paraId="7D8999B3" w14:textId="77777777" w:rsidR="00964D6C" w:rsidRPr="00964D6C" w:rsidRDefault="00964D6C" w:rsidP="005B3FF5">
      <w:pPr>
        <w:rPr>
          <w:noProof/>
        </w:rPr>
      </w:pPr>
      <w:r w:rsidRPr="00964D6C">
        <w:rPr>
          <w:noProof/>
        </w:rPr>
        <w:t>5.</w:t>
      </w:r>
      <w:r w:rsidRPr="00964D6C">
        <w:rPr>
          <w:noProof/>
        </w:rPr>
        <w:tab/>
        <w:t xml:space="preserve">Sudhaharan, T., Liu, P., Foo, Y. H., Bu, W. Y., Lim, K. B., Wohland, T., and Ahmed, S. (2009) Determination of in vivo dissociation constant, K-D, of Cdc42-effector complexes in live mammalian cells using single wavelength fluorescence cross-correlation spectroscopy. (vol 284, pg 13602, 2009). </w:t>
      </w:r>
      <w:r w:rsidRPr="00964D6C">
        <w:rPr>
          <w:i/>
          <w:noProof/>
        </w:rPr>
        <w:t>Journal of Biological Chemistry</w:t>
      </w:r>
      <w:r w:rsidRPr="00964D6C">
        <w:rPr>
          <w:noProof/>
        </w:rPr>
        <w:t xml:space="preserve"> </w:t>
      </w:r>
      <w:r w:rsidRPr="00964D6C">
        <w:rPr>
          <w:b/>
          <w:noProof/>
        </w:rPr>
        <w:t>284</w:t>
      </w:r>
      <w:r w:rsidRPr="00964D6C">
        <w:rPr>
          <w:noProof/>
        </w:rPr>
        <w:t>, 21100-21100</w:t>
      </w:r>
    </w:p>
    <w:p w14:paraId="5F625F94" w14:textId="1AE5D0D7" w:rsidR="008C1F59" w:rsidRPr="008C1F59" w:rsidRDefault="00530FA0" w:rsidP="00530FA0">
      <w:r>
        <w:fldChar w:fldCharType="end"/>
      </w:r>
    </w:p>
    <w:sectPr w:rsidR="008C1F59" w:rsidRPr="008C1F5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B7CA4"/>
    <w:rsid w:val="00094009"/>
    <w:rsid w:val="000C3582"/>
    <w:rsid w:val="0015417F"/>
    <w:rsid w:val="00284D46"/>
    <w:rsid w:val="002D2DB2"/>
    <w:rsid w:val="00300E27"/>
    <w:rsid w:val="00480E2B"/>
    <w:rsid w:val="004E7333"/>
    <w:rsid w:val="004F640F"/>
    <w:rsid w:val="00530FA0"/>
    <w:rsid w:val="00580602"/>
    <w:rsid w:val="00581465"/>
    <w:rsid w:val="005B3FF5"/>
    <w:rsid w:val="005B7CA4"/>
    <w:rsid w:val="00691C36"/>
    <w:rsid w:val="00717609"/>
    <w:rsid w:val="007A7CC2"/>
    <w:rsid w:val="0085248A"/>
    <w:rsid w:val="00854B9C"/>
    <w:rsid w:val="008C1F59"/>
    <w:rsid w:val="0094104D"/>
    <w:rsid w:val="00964D6C"/>
    <w:rsid w:val="00974CF4"/>
    <w:rsid w:val="0098607A"/>
    <w:rsid w:val="00A37885"/>
    <w:rsid w:val="00B23AF6"/>
    <w:rsid w:val="00C61F6C"/>
    <w:rsid w:val="00C75883"/>
    <w:rsid w:val="00C83177"/>
    <w:rsid w:val="00C938AD"/>
    <w:rsid w:val="00CA6B73"/>
    <w:rsid w:val="00CE4DAA"/>
    <w:rsid w:val="00CE5596"/>
    <w:rsid w:val="00EE3B19"/>
    <w:rsid w:val="00EF2D0A"/>
    <w:rsid w:val="00F117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5D0573"/>
  <w15:chartTrackingRefBased/>
  <w15:docId w15:val="{9411BB2F-1713-4908-868C-76389297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3582"/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5B3FF5"/>
    <w:pPr>
      <w:keepNext/>
      <w:keepLines/>
      <w:spacing w:before="240" w:after="0"/>
      <w:outlineLvl w:val="0"/>
    </w:pPr>
    <w:rPr>
      <w:rFonts w:eastAsiaTheme="majorEastAsia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C3582"/>
    <w:pPr>
      <w:keepNext/>
      <w:keepLines/>
      <w:spacing w:before="40" w:after="0"/>
      <w:outlineLvl w:val="1"/>
    </w:pPr>
    <w:rPr>
      <w:rFonts w:eastAsiaTheme="majorEastAsia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3582"/>
    <w:pPr>
      <w:keepNext/>
      <w:keepLines/>
      <w:spacing w:before="40" w:after="0"/>
      <w:outlineLvl w:val="2"/>
    </w:pPr>
    <w:rPr>
      <w:rFonts w:eastAsiaTheme="majorEastAsia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C3582"/>
    <w:pPr>
      <w:spacing w:after="0" w:line="240" w:lineRule="auto"/>
    </w:pPr>
    <w:rPr>
      <w:rFonts w:ascii="Arial" w:hAnsi="Arial"/>
    </w:rPr>
  </w:style>
  <w:style w:type="paragraph" w:styleId="Title">
    <w:name w:val="Title"/>
    <w:basedOn w:val="Normal"/>
    <w:next w:val="Normal"/>
    <w:link w:val="TitleChar"/>
    <w:uiPriority w:val="10"/>
    <w:qFormat/>
    <w:rsid w:val="000C3582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C3582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0C3582"/>
    <w:rPr>
      <w:rFonts w:ascii="Arial" w:eastAsiaTheme="majorEastAsia" w:hAnsi="Arial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C3582"/>
    <w:rPr>
      <w:rFonts w:ascii="Arial" w:eastAsiaTheme="majorEastAsia" w:hAnsi="Arial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5B3FF5"/>
    <w:rPr>
      <w:rFonts w:ascii="Arial" w:eastAsiaTheme="majorEastAsia" w:hAnsi="Arial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530FA0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FA0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30FA0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30FA0"/>
    <w:rPr>
      <w:rFonts w:ascii="Calibri Light" w:hAnsi="Calibri Light" w:cs="Calibri Light"/>
      <w:noProof/>
      <w:sz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9</TotalTime>
  <Pages>2</Pages>
  <Words>961</Words>
  <Characters>547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64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ton, Gemma</dc:creator>
  <cp:keywords/>
  <dc:description/>
  <cp:lastModifiedBy>Sutton, Gemma</cp:lastModifiedBy>
  <cp:revision>29</cp:revision>
  <dcterms:created xsi:type="dcterms:W3CDTF">2021-01-18T09:31:00Z</dcterms:created>
  <dcterms:modified xsi:type="dcterms:W3CDTF">2021-01-18T17:11:00Z</dcterms:modified>
</cp:coreProperties>
</file>